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306330" w:rsidRDefault="00C910CB" w:rsidP="002B4BDA">
      <w:pPr>
        <w:pStyle w:val="Untertitel"/>
        <w:rPr>
          <w:b/>
        </w:rPr>
      </w:pPr>
      <w:bookmarkStart w:id="0" w:name="_GoBack"/>
      <w:bookmarkEnd w:id="0"/>
      <w:r w:rsidRPr="00306330">
        <w:rPr>
          <w:noProof/>
          <w:lang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3FD" w:rsidRPr="00306330" w:rsidRDefault="00B643FD" w:rsidP="00BF0354">
                            <w:pPr>
                              <w:pStyle w:val="Titel"/>
                            </w:pPr>
                            <w:r w:rsidRPr="00306330">
                              <w:t xml:space="preserve">F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B643FD" w:rsidRPr="00306330" w:rsidRDefault="00B643FD" w:rsidP="00BF0354">
                      <w:pPr>
                        <w:pStyle w:val="Titel"/>
                      </w:pPr>
                      <w:r w:rsidRPr="00306330">
                        <w:t xml:space="preserve">F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v:textbox>
                <w10:wrap anchory="margin"/>
              </v:shape>
            </w:pict>
          </mc:Fallback>
        </mc:AlternateContent>
      </w:r>
      <w:r w:rsidR="00653981">
        <w:rPr>
          <w:noProof/>
          <w:lang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306330">
        <w:rPr>
          <w:noProof/>
          <w:lang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AD08FD" w:rsidRPr="00B643FD" w:rsidRDefault="00AD08FD"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10449AE" id="_x0000_t202" coordsize="21600,21600" o:spt="202" path="m,l,21600r21600,l21600,xe">
                <v:stroke joinstyle="miter"/>
                <v:path gradientshapeok="t" o:connecttype="rect"/>
              </v:shapetype>
              <v:shape id="Textfeld 8" o:spid="_x0000_s1026"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" fillcolor="#f2f2f2 [3052]" stroked="f">
                <v:textbox inset="0,0,0,0">
                  <w:txbxContent>
                    <w:p w:rsidR="00AD08FD" w:rsidRPr="00B643FD" w:rsidRDefault="00AD08FD"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091301" w:rsidRPr="00B643FD" w:rsidRDefault="00091301"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D910A47" id="Textfeld 7" o:spid="_x0000_s1027"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" fillcolor="#f2f2f2 [3052]" stroked="f">
                <v:textbox inset="0,0,0,0">
                  <w:txbxContent>
                    <w:p w:rsidR="00091301" w:rsidRPr="00B643FD" w:rsidRDefault="00091301"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F245D" id="Textfeld 6" o:spid="_x0000_s1028"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p5SY9vIBAADKAwAADgAAAAAAAAAAAAAAAAAuAgAA&#10;ZHJzL2Uyb0RvYy54bWxQSwECLQAUAAYACAAAACEAvo6hDuIAAAAOAQAADwAAAAAAAAAAAAAAAABM&#10;BAAAZHJzL2Rvd25yZXYueG1sUEsFBgAAAAAEAAQA8wAAAFsFAAAAAA==&#10;" filled="f" stroked="f">
                <v:textbox inset="0,0,0,0">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B153A61" id="Textfeld 3" o:spid="_x0000_s1029"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" filled="f" stroked="f">
                <v:textbox inset="0,0,0,0">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78E3D8" id="Textfeld 2" o:spid="_x0000_s1030"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0bG/ivMBAADKAwAADgAAAAAAAAAAAAAAAAAuAgAA&#10;ZHJzL2Uyb0RvYy54bWxQSwECLQAUAAYACAAAACEA7AIL9uEAAAAMAQAADwAAAAAAAAAAAAAAAABN&#10;BAAAZHJzL2Rvd25yZXYueG1sUEsFBgAAAAAEAAQA8wAAAFsFAAAAAA==&#10;" filled="f" stroked="f">
                <v:textbox inset="0,0,0,0">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v:textbox>
                <w10:wrap anchory="margin"/>
              </v:shape>
            </w:pict>
          </mc:Fallback>
        </mc:AlternateContent>
      </w:r>
      <w:bookmarkStart w:id="1" w:name="_Toc401910714"/>
      <w:r w:rsidR="007A7262" w:rsidRPr="00306330">
        <w:br w:type="page"/>
      </w:r>
    </w:p>
    <w:p w:rsidR="00284FA6" w:rsidRPr="00306330" w:rsidRDefault="00B643FD">
      <w:pPr>
        <w:pStyle w:val="berschrift1"/>
        <w:numPr>
          <w:ilvl w:val="0"/>
          <w:numId w:val="0"/>
        </w:numPr>
      </w:pPr>
      <w:r w:rsidRPr="00306330">
        <w:lastRenderedPageBreak/>
        <w:t>Abstract</w:t>
      </w:r>
      <w:bookmarkEnd w:id="1"/>
    </w:p>
    <w:p w:rsidR="00B643FD" w:rsidRPr="00306330" w:rsidRDefault="00B643FD" w:rsidP="00B643FD">
      <w:r w:rsidRPr="00306330">
        <w:t xml:space="preserve">Semantic Web Technologies and even the Linked Data initiative had a rather slow adoption rate over the past years. This may be caused by the introduction of many unfamiliar and sometimes complicated concepts. This article takes does not explain concrete technology or implementation details to </w:t>
      </w:r>
      <w:r w:rsidR="00210325" w:rsidRPr="00306330">
        <w:t>achieve</w:t>
      </w:r>
      <w:r w:rsidRPr="00306330">
        <w:t xml:space="preserve"> a Semantic Web. It takes a step backward and gives a brief overview over a selection of five funda</w:t>
      </w:r>
      <w:r w:rsidR="005214AF">
        <w:t xml:space="preserve">mental Semantic Web paradigms: (1) </w:t>
      </w:r>
      <w:r w:rsidRPr="00306330">
        <w:t xml:space="preserve">Human-Computer Cooperation, </w:t>
      </w:r>
      <w:r w:rsidR="005214AF">
        <w:t xml:space="preserve">(2) </w:t>
      </w:r>
      <w:r w:rsidRPr="00306330">
        <w:t>Identification through URIs,</w:t>
      </w:r>
      <w:r w:rsidR="005214AF">
        <w:t xml:space="preserve"> (3)</w:t>
      </w:r>
      <w:r w:rsidRPr="00306330">
        <w:t xml:space="preserve"> Graph and Network Structure, </w:t>
      </w:r>
      <w:r w:rsidR="005214AF">
        <w:t>(4)</w:t>
      </w:r>
      <w:r w:rsidRPr="00306330">
        <w:t xml:space="preserve"> the </w:t>
      </w:r>
      <w:r w:rsidR="00210325" w:rsidRPr="00306330">
        <w:t>separation</w:t>
      </w:r>
      <w:r w:rsidRPr="00306330">
        <w:t xml:space="preserve"> of fact and interpretation and </w:t>
      </w:r>
      <w:r w:rsidR="005214AF">
        <w:t>(5)</w:t>
      </w:r>
      <w:r w:rsidRPr="00306330">
        <w:t xml:space="preserve"> the Open World Assumption (OWA).</w:t>
      </w:r>
    </w:p>
    <w:p w:rsidR="00B643FD" w:rsidRPr="00306330" w:rsidRDefault="00B643FD" w:rsidP="00B643FD">
      <w:r w:rsidRPr="00306330">
        <w:t xml:space="preserve">These paradigms are not bound to be used only in the context of Semantic Web Technologies. In fact, each of the paradigms also exists </w:t>
      </w:r>
      <w:r w:rsidR="00210325" w:rsidRPr="00306330">
        <w:t>independent</w:t>
      </w:r>
      <w:r w:rsidRPr="00306330">
        <w:t xml:space="preserve"> from Semantic Web Technology. So even if one does not buy into the full Semantic Web Stack and Vision, those paradigms can still be a useful addition to </w:t>
      </w:r>
      <w:r w:rsidR="007F0054" w:rsidRPr="00306330">
        <w:t>one’s</w:t>
      </w:r>
      <w:r w:rsidRPr="00306330">
        <w:t xml:space="preserve"> tool- and mindset.</w:t>
      </w:r>
    </w:p>
    <w:p w:rsidR="00E86561" w:rsidRDefault="00B643FD" w:rsidP="00B643FD">
      <w:r w:rsidRPr="00306330">
        <w:t>If put all together, these paradigms (together with some more) build the conceptual foundation of Semantic Web Technologies. Understanding them is crucial to see why the Semantic Web Vision came up in the first place.</w:t>
      </w:r>
    </w:p>
    <w:p w:rsidR="00284FA6" w:rsidRPr="00306330" w:rsidRDefault="00284FA6">
      <w:r w:rsidRPr="00306330">
        <w:rPr>
          <w:b/>
        </w:rPr>
        <w:t>Keywords:</w:t>
      </w:r>
      <w:r w:rsidRPr="00306330">
        <w:t xml:space="preserve"> </w:t>
      </w:r>
      <w:r w:rsidR="00270CE4" w:rsidRPr="00306330">
        <w:t>Semantic Web, Linked Data, Human-</w:t>
      </w:r>
      <w:r w:rsidR="00E64F62" w:rsidRPr="00306330">
        <w:t>Computer</w:t>
      </w:r>
      <w:r w:rsidR="00270CE4" w:rsidRPr="00306330">
        <w:t xml:space="preserve"> Cooperation</w:t>
      </w:r>
      <w:r w:rsidR="00E64F62" w:rsidRPr="00306330">
        <w:t xml:space="preserve">, </w:t>
      </w:r>
      <w:r w:rsidR="00210325" w:rsidRPr="00306330">
        <w:t>Open World Assumption, Graphs, Networks</w:t>
      </w:r>
      <w:r w:rsidR="00480DD1">
        <w:t>.</w:t>
      </w:r>
    </w:p>
    <w:p w:rsidR="00284FA6" w:rsidRPr="00306330" w:rsidRDefault="00E32613">
      <w:pPr>
        <w:pStyle w:val="berschrift1"/>
        <w:numPr>
          <w:ilvl w:val="0"/>
          <w:numId w:val="0"/>
        </w:numPr>
      </w:pPr>
      <w:r>
        <w:t>Abbreviations</w:t>
      </w:r>
    </w:p>
    <w:p w:rsidR="00AF309C" w:rsidRPr="00306330" w:rsidRDefault="00AF309C" w:rsidP="00AF309C">
      <w:pPr>
        <w:tabs>
          <w:tab w:val="left" w:pos="1440"/>
        </w:tabs>
      </w:pPr>
      <w:r w:rsidRPr="00306330">
        <w:t>SW</w:t>
      </w:r>
      <w:r w:rsidRPr="00306330">
        <w:tab/>
        <w:t>Semantic Web</w:t>
      </w:r>
    </w:p>
    <w:p w:rsidR="00AF309C" w:rsidRDefault="00AF309C">
      <w:pPr>
        <w:tabs>
          <w:tab w:val="left" w:pos="1440"/>
        </w:tabs>
      </w:pPr>
      <w:r>
        <w:t>HCC</w:t>
      </w:r>
      <w:r w:rsidRPr="00306330">
        <w:tab/>
      </w:r>
      <w:r>
        <w:t>Human-Computer cooperation</w:t>
      </w:r>
    </w:p>
    <w:p w:rsidR="00710BCA" w:rsidRPr="00BB7E39" w:rsidRDefault="007A7262" w:rsidP="00BB7E39">
      <w:pPr>
        <w:tabs>
          <w:tab w:val="left" w:pos="1440"/>
        </w:tabs>
      </w:pPr>
      <w:r w:rsidRPr="00306330">
        <w:t>OWA</w:t>
      </w:r>
      <w:r w:rsidR="00284FA6" w:rsidRPr="00306330">
        <w:tab/>
      </w:r>
      <w:r w:rsidRPr="00306330">
        <w:t>Open World Assumption</w:t>
      </w:r>
      <w:bookmarkStart w:id="2" w:name="_Toc401910721"/>
    </w:p>
    <w:p w:rsidR="00BB7E39" w:rsidRDefault="00BB7E39">
      <w:pPr>
        <w:spacing w:line="240" w:lineRule="auto"/>
        <w:jc w:val="left"/>
        <w:rPr>
          <w:rFonts w:ascii="Roboto" w:hAnsi="Roboto"/>
          <w:b/>
          <w:kern w:val="28"/>
          <w:sz w:val="32"/>
        </w:rPr>
      </w:pPr>
      <w:r>
        <w:br w:type="page"/>
      </w:r>
    </w:p>
    <w:p w:rsidR="00710BCA" w:rsidRPr="00306330" w:rsidRDefault="00F5113D" w:rsidP="004166B1">
      <w:pPr>
        <w:pStyle w:val="berschrift1"/>
      </w:pPr>
      <w:r w:rsidRPr="00306330">
        <w:lastRenderedPageBreak/>
        <w:t>Introduction</w:t>
      </w:r>
    </w:p>
    <w:p w:rsidR="004166B1" w:rsidRPr="00306330" w:rsidRDefault="00C105B0" w:rsidP="004166B1">
      <w:r w:rsidRPr="00306330">
        <w:t>Usually the Semantic Web is explained through the</w:t>
      </w:r>
      <w:r w:rsidR="005A3236">
        <w:t xml:space="preserve"> </w:t>
      </w:r>
      <w:r w:rsidRPr="00306330">
        <w:t>Semantic Web</w:t>
      </w:r>
      <w:r w:rsidR="00A524E4">
        <w:t xml:space="preserve"> Stack</w:t>
      </w:r>
      <w:r w:rsidR="00911C4B">
        <w:t xml:space="preserve"> </w:t>
      </w:r>
      <w:r w:rsidR="00911C4B">
        <w:fldChar w:fldCharType="begin"/>
      </w:r>
      <w:r w:rsidR="00911C4B">
        <w:instrText>ADDIN CITAVI.PLACEHOLDER 78553248-82cd-4dc8-8e55-53dbfc8f37a6 PFBsYWNlaG9sZGVyPg0KICA8QWRkSW5WZXJzaW9uPjQuNC4wLjI4PC9BZGRJblZlcnNpb24+DQogIDxJZD43ODU1MzI0OC04MmNkLTRkYzgtOGU1NS01M2RiZmM4ZjM3YTY8L0lkPg0KICA8RW50cmllcz4NCiAgICA8RW50cnk+DQogICAgICA8SWQ+ZTgxNzVkYmMtNWUxNi00YTkyLWE1MWUtZTRiOTY2ZmUxYTc4PC9JZD4NCiAgICAgIDxSZWZlcmVuY2VJZD5hOTMxMGQzZC1kMjRiLTQ4MTQtOTU1Yi01YWRiOGVkZmRkNz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911C4B">
        <w:fldChar w:fldCharType="separate"/>
      </w:r>
      <w:bookmarkStart w:id="3" w:name="_CTVP0017855324882cd4dc88e5553dbfc8f37a6"/>
      <w:r w:rsidR="00911C4B">
        <w:t>[1]</w:t>
      </w:r>
      <w:bookmarkEnd w:id="3"/>
      <w:r w:rsidR="00911C4B">
        <w:fldChar w:fldCharType="end"/>
      </w:r>
      <w:r w:rsidRPr="00306330">
        <w:t xml:space="preserve">, beginning </w:t>
      </w:r>
      <w:r w:rsidR="005A3236">
        <w:t xml:space="preserve">at the bottom </w:t>
      </w:r>
      <w:r w:rsidRPr="00306330">
        <w:t>with the most fundamental technologies up to the more sophisticated ones</w:t>
      </w:r>
      <w:r w:rsidR="00E35DA7">
        <w:t xml:space="preserve"> on the top</w:t>
      </w:r>
      <w:r w:rsidRPr="00306330">
        <w:t xml:space="preserve">. The concepts are explained along </w:t>
      </w:r>
      <w:r w:rsidR="00E35DA7">
        <w:t>the</w:t>
      </w:r>
      <w:r w:rsidRPr="00306330">
        <w:t xml:space="preserve"> </w:t>
      </w:r>
      <w:r w:rsidR="00A524E4">
        <w:t>currently used standards and their implementations</w:t>
      </w:r>
      <w:r w:rsidRPr="00306330">
        <w:t xml:space="preserve">. This article tries </w:t>
      </w:r>
      <w:r w:rsidR="00E35DA7">
        <w:t>a different</w:t>
      </w:r>
      <w:r w:rsidRPr="00306330">
        <w:t xml:space="preserve"> approach: A (subjective) selection of five semantic web core concepts will be explained</w:t>
      </w:r>
      <w:r w:rsidR="001466F6" w:rsidRPr="00306330">
        <w:t xml:space="preserve"> on a more abstract</w:t>
      </w:r>
      <w:r w:rsidR="005A3236">
        <w:t xml:space="preserve"> and isolated</w:t>
      </w:r>
      <w:r w:rsidR="001466F6" w:rsidRPr="00306330">
        <w:t xml:space="preserve"> level</w:t>
      </w:r>
      <w:r w:rsidR="005A3236">
        <w:t xml:space="preserve"> -</w:t>
      </w:r>
      <w:r w:rsidR="001466F6" w:rsidRPr="00306330">
        <w:t xml:space="preserve"> as</w:t>
      </w:r>
      <w:r w:rsidR="003066A9" w:rsidRPr="00306330">
        <w:t xml:space="preserve"> paradigms. </w:t>
      </w:r>
      <w:r w:rsidRPr="00306330">
        <w:t xml:space="preserve">The focus </w:t>
      </w:r>
      <w:r w:rsidR="00A524E4">
        <w:t>will be</w:t>
      </w:r>
      <w:r w:rsidRPr="00306330">
        <w:t xml:space="preserve"> on the why and not</w:t>
      </w:r>
      <w:r w:rsidR="009B3853">
        <w:t xml:space="preserve"> so much</w:t>
      </w:r>
      <w:r w:rsidRPr="00306330">
        <w:t xml:space="preserve"> the</w:t>
      </w:r>
      <w:r w:rsidR="009B3853">
        <w:t xml:space="preserve"> </w:t>
      </w:r>
      <w:r w:rsidRPr="00306330">
        <w:t>how</w:t>
      </w:r>
      <w:r w:rsidR="003D053D">
        <w:t>, since this changes over time</w:t>
      </w:r>
      <w:r w:rsidRPr="00306330">
        <w:t>.</w:t>
      </w:r>
    </w:p>
    <w:p w:rsidR="00C105B0" w:rsidRPr="00306330" w:rsidRDefault="00102094" w:rsidP="004166B1">
      <w:r>
        <w:t>As the reader will hopefully</w:t>
      </w:r>
      <w:r w:rsidR="00C105B0" w:rsidRPr="00306330">
        <w:t xml:space="preserve"> notice, all of those paradigms </w:t>
      </w:r>
      <w:r w:rsidR="0066720C">
        <w:t>are</w:t>
      </w:r>
      <w:r w:rsidR="00C105B0" w:rsidRPr="00306330">
        <w:t xml:space="preserve"> interesting and useful concept</w:t>
      </w:r>
      <w:r w:rsidR="0066720C">
        <w:t>s</w:t>
      </w:r>
      <w:r w:rsidR="00C105B0" w:rsidRPr="00306330">
        <w:t xml:space="preserve"> by </w:t>
      </w:r>
      <w:r w:rsidR="0066720C">
        <w:t>their</w:t>
      </w:r>
      <w:r w:rsidR="00C105B0" w:rsidRPr="00306330">
        <w:t xml:space="preserve"> own right. They </w:t>
      </w:r>
      <w:r w:rsidR="0066720C">
        <w:t>are note exclusive</w:t>
      </w:r>
      <w:r w:rsidR="00C105B0" w:rsidRPr="00306330">
        <w:t xml:space="preserve"> to the Semantic Web Community, in fact many of those concepts existed before the Semantic Web.</w:t>
      </w:r>
    </w:p>
    <w:p w:rsidR="00C105B0" w:rsidRPr="00306330" w:rsidRDefault="005A3236" w:rsidP="004166B1">
      <w:r>
        <w:t xml:space="preserve">The author hopes that reading about those paradigms broadens the reader’s mind- and toolset. Maybe some of them can be employed in completely different contexts. </w:t>
      </w:r>
      <w:r w:rsidR="00102094">
        <w:t>Some problems sometimes require unconventional solutions and the Semantic Web may offer some interesting ideas here.</w:t>
      </w:r>
    </w:p>
    <w:p w:rsidR="00710BCA" w:rsidRPr="00306330" w:rsidRDefault="00710BCA" w:rsidP="00710BCA">
      <w:pPr>
        <w:pStyle w:val="berschrift1"/>
      </w:pPr>
      <w:r w:rsidRPr="00306330">
        <w:t>A Selection of Five Semantic Web Paradigms</w:t>
      </w:r>
    </w:p>
    <w:p w:rsidR="00710BCA" w:rsidRPr="00306330" w:rsidRDefault="00710BCA" w:rsidP="00710BCA">
      <w:pPr>
        <w:pStyle w:val="berschrift2"/>
      </w:pPr>
      <w:r w:rsidRPr="00306330">
        <w:t>Human-Computer Cooperation</w:t>
      </w:r>
    </w:p>
    <w:p w:rsidR="00710BCA" w:rsidRPr="00E35DA7" w:rsidRDefault="005A3236" w:rsidP="00E35DA7">
      <w:r>
        <w:t>Undeniable there are things that computers are much better than humans. But it goes the same way round: Despite much progress in Artificial Intelligence research there are a lot areas where Humans can’</w:t>
      </w:r>
      <w:r w:rsidR="003E1768">
        <w:t xml:space="preserve">t </w:t>
      </w:r>
      <w:r w:rsidR="003E1768" w:rsidRPr="00E35DA7">
        <w:t>(or should</w:t>
      </w:r>
      <w:r w:rsidR="00755264" w:rsidRPr="00E35DA7">
        <w:t>n’t</w:t>
      </w:r>
      <w:r w:rsidRPr="00E35DA7">
        <w:t>) be replaced</w:t>
      </w:r>
      <w:r w:rsidR="0002761B" w:rsidRPr="00E35DA7">
        <w:t>, especially if it comes to intuition or responsibility</w:t>
      </w:r>
      <w:r w:rsidRPr="00E35DA7">
        <w:t>.</w:t>
      </w:r>
    </w:p>
    <w:p w:rsidR="005A3236" w:rsidRDefault="005A3236" w:rsidP="00710BCA">
      <w:r>
        <w:t xml:space="preserve">This </w:t>
      </w:r>
      <w:r w:rsidR="0002761B">
        <w:t xml:space="preserve">line of thought </w:t>
      </w:r>
      <w:r>
        <w:t xml:space="preserve">leads us to the concept of Human-Computer cooperation. Its main philosophy is: Computers have specific strengths and so do humans. If they both can work together in a productive manner the result can </w:t>
      </w:r>
      <w:r w:rsidR="00F014B3">
        <w:t>excel the performance of either.</w:t>
      </w:r>
    </w:p>
    <w:p w:rsidR="00F014B3" w:rsidRDefault="0002761B" w:rsidP="00710BCA">
      <w:r>
        <w:t xml:space="preserve">The Semantic Web can be thought as a Human-Computer cooperation initiative for the Web. Right now the Web is optimized toward humans. For some this might be surprising, but machines have a hard time interpreting the actual </w:t>
      </w:r>
      <w:r w:rsidRPr="0002761B">
        <w:rPr>
          <w:i/>
        </w:rPr>
        <w:t>meaning</w:t>
      </w:r>
      <w:r>
        <w:t xml:space="preserve"> of web documents.</w:t>
      </w:r>
    </w:p>
    <w:p w:rsidR="00E86623" w:rsidRDefault="0002761B" w:rsidP="00710BCA">
      <w:r>
        <w:t>To provide a basis for successful Human-Computer cooperation, web documents have to be written in a manner so that it can be</w:t>
      </w:r>
      <w:r w:rsidR="00E86623">
        <w:t xml:space="preserve"> well</w:t>
      </w:r>
      <w:r>
        <w:t xml:space="preserve"> unders</w:t>
      </w:r>
      <w:r w:rsidR="00E86623">
        <w:t>tand by both humans and machines</w:t>
      </w:r>
      <w:r>
        <w:t xml:space="preserve">. </w:t>
      </w:r>
      <w:r w:rsidR="00E86623">
        <w:t xml:space="preserve">This is done through semantic annotation, which adds an additional layer of machine-optimized data. </w:t>
      </w:r>
    </w:p>
    <w:p w:rsidR="0002761B" w:rsidRDefault="007C4BC9" w:rsidP="00710BCA">
      <w:r>
        <w:t>Now that the computer can interpret the information on a website</w:t>
      </w:r>
      <w:r w:rsidR="0002761B">
        <w:t xml:space="preserve">, </w:t>
      </w:r>
      <w:r>
        <w:t>it</w:t>
      </w:r>
      <w:r w:rsidR="0002761B">
        <w:t xml:space="preserve"> can assist </w:t>
      </w:r>
      <w:r>
        <w:t>humans</w:t>
      </w:r>
      <w:r w:rsidR="0002761B">
        <w:t xml:space="preserve"> in various ways, that would be tedious or error prone for </w:t>
      </w:r>
      <w:r>
        <w:lastRenderedPageBreak/>
        <w:t>them</w:t>
      </w:r>
      <w:r w:rsidR="0002761B">
        <w:t>: Aggregation (and recombination) of information and knowledge. A more seamless integration of different websites and their offerings. The possibilities are manifold.</w:t>
      </w:r>
    </w:p>
    <w:p w:rsidR="00864B67" w:rsidRDefault="00864B67" w:rsidP="00864B67">
      <w:pPr>
        <w:pStyle w:val="berschrift3"/>
      </w:pPr>
      <w:r>
        <w:t>Current State</w:t>
      </w:r>
    </w:p>
    <w:p w:rsidR="00864B67" w:rsidRDefault="00864B67" w:rsidP="00710BCA">
      <w:r>
        <w:t xml:space="preserve">Semantic annotation is </w:t>
      </w:r>
      <w:r w:rsidR="00571C95">
        <w:t xml:space="preserve">currently the Semantic Web feature that has the best adoption rate. </w:t>
      </w:r>
      <w:r w:rsidR="001368E7">
        <w:t>Many big web companies added support for them. There is a shared effort project between Google, Yahoo, Microsoft, etc. to define a web-wide vocabulary to describe facts, called schema.org</w:t>
      </w:r>
      <w:r w:rsidR="00911C4B">
        <w:t xml:space="preserve"> </w:t>
      </w:r>
      <w:r w:rsidR="00911C4B">
        <w:fldChar w:fldCharType="begin"/>
      </w:r>
      <w:r w:rsidR="00911C4B">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WNjZXNzRGF0ZT4yNC4xMC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c2NoZW1hLm9yZzwvU2hvcnRUaXRsZT4NCiAgICAgICAgPFRpdGxlPnNjaGVtYS5vcmc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911C4B">
        <w:fldChar w:fldCharType="separate"/>
      </w:r>
      <w:bookmarkStart w:id="4" w:name="_CTVP0010cd37c73fc0f43349ae7f164c68ab762"/>
      <w:r w:rsidR="00911C4B">
        <w:t>[2]</w:t>
      </w:r>
      <w:bookmarkEnd w:id="4"/>
      <w:r w:rsidR="00911C4B">
        <w:fldChar w:fldCharType="end"/>
      </w:r>
      <w:r w:rsidR="001368E7">
        <w:t xml:space="preserve">. </w:t>
      </w:r>
      <w:r w:rsidR="00E962F5">
        <w:t xml:space="preserve">Facebook decided to create its own standard, called </w:t>
      </w:r>
      <w:proofErr w:type="spellStart"/>
      <w:r w:rsidR="00E962F5">
        <w:t>OpenGraph</w:t>
      </w:r>
      <w:proofErr w:type="spellEnd"/>
      <w:r w:rsidR="00E962F5">
        <w:t xml:space="preserve"> </w:t>
      </w:r>
      <w:r w:rsidR="00E962F5">
        <w:fldChar w:fldCharType="begin"/>
      </w:r>
      <w:r w:rsidR="00911C4B">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E962F5">
        <w:fldChar w:fldCharType="separate"/>
      </w:r>
      <w:bookmarkStart w:id="5" w:name="_CTVP001138f9fe545874453a741558e17134e36"/>
      <w:r w:rsidR="00911C4B">
        <w:t>[3]</w:t>
      </w:r>
      <w:bookmarkEnd w:id="5"/>
      <w:r w:rsidR="00E962F5">
        <w:fldChar w:fldCharType="end"/>
      </w:r>
      <w:r w:rsidR="00E962F5">
        <w:t>.</w:t>
      </w:r>
    </w:p>
    <w:p w:rsidR="00127D3D" w:rsidRDefault="00127D3D" w:rsidP="00127D3D">
      <w:pPr>
        <w:pStyle w:val="berschrift3"/>
      </w:pPr>
      <w:r>
        <w:t xml:space="preserve">Technical </w:t>
      </w:r>
      <w:r w:rsidR="0027159E">
        <w:t>Details</w:t>
      </w:r>
    </w:p>
    <w:p w:rsidR="00127D3D" w:rsidRDefault="00127D3D" w:rsidP="00127D3D">
      <w:r>
        <w:t xml:space="preserve">Currently there are many different and competing Semantic Web data serialization formats, some of them W3C standardized. The most important of them are </w:t>
      </w:r>
      <w:proofErr w:type="spellStart"/>
      <w:r>
        <w:t>RDFa</w:t>
      </w:r>
      <w:proofErr w:type="spellEnd"/>
      <w:r>
        <w:t xml:space="preserve"> </w:t>
      </w:r>
      <w:r w:rsidR="00911C4B">
        <w:fldChar w:fldCharType="begin"/>
      </w:r>
      <w:r w:rsidR="00911C4B">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911C4B">
        <w:fldChar w:fldCharType="separate"/>
      </w:r>
      <w:bookmarkStart w:id="6" w:name="_CTVP001f197651bc2be4259913a1a1175da501a"/>
      <w:r w:rsidR="00911C4B">
        <w:t>[4]</w:t>
      </w:r>
      <w:bookmarkEnd w:id="6"/>
      <w:r w:rsidR="00911C4B">
        <w:fldChar w:fldCharType="end"/>
      </w:r>
      <w:r>
        <w:t xml:space="preserve"> and </w:t>
      </w:r>
      <w:proofErr w:type="spellStart"/>
      <w:r>
        <w:t>Microdata</w:t>
      </w:r>
      <w:proofErr w:type="spellEnd"/>
      <w:r>
        <w:t xml:space="preserve"> </w:t>
      </w:r>
      <w:r w:rsidR="00911C4B">
        <w:fldChar w:fldCharType="begin"/>
      </w:r>
      <w:r w:rsidR="00911C4B">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911C4B">
        <w:fldChar w:fldCharType="separate"/>
      </w:r>
      <w:bookmarkStart w:id="7" w:name="_CTVP0011fa2ed651d8f452c928bfae688b21d10"/>
      <w:r w:rsidR="00911C4B">
        <w:t>[5]</w:t>
      </w:r>
      <w:bookmarkEnd w:id="7"/>
      <w:r w:rsidR="00911C4B">
        <w:fldChar w:fldCharType="end"/>
      </w:r>
      <w:r>
        <w:t xml:space="preserve"> which are both XML based. There is a JSON based format called JSON-LD </w:t>
      </w:r>
      <w:r w:rsidR="00911C4B">
        <w:fldChar w:fldCharType="begin"/>
      </w:r>
      <w:r w:rsidR="00911C4B">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911C4B">
        <w:fldChar w:fldCharType="separate"/>
      </w:r>
      <w:bookmarkStart w:id="8" w:name="_CTVP001d6e941770c43485da21b9b80839eb2c6"/>
      <w:r w:rsidR="00911C4B">
        <w:t>[6]</w:t>
      </w:r>
      <w:bookmarkEnd w:id="8"/>
      <w:r w:rsidR="00911C4B">
        <w:fldChar w:fldCharType="end"/>
      </w:r>
      <w:r>
        <w:t xml:space="preserve"> and </w:t>
      </w:r>
      <w:r w:rsidR="0027159E">
        <w:t xml:space="preserve">the text based </w:t>
      </w:r>
      <w:r>
        <w:t>Turtle</w:t>
      </w:r>
      <w:r w:rsidR="00911C4B">
        <w:t xml:space="preserve"> </w:t>
      </w:r>
      <w:r w:rsidR="00911C4B">
        <w:fldChar w:fldCharType="begin"/>
      </w:r>
      <w:r w:rsidR="00911C4B">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911C4B">
        <w:fldChar w:fldCharType="separate"/>
      </w:r>
      <w:bookmarkStart w:id="9" w:name="_CTVP001f30913eae0cf481fb5818e275a2bc8a1"/>
      <w:r w:rsidR="00911C4B">
        <w:t>[7]</w:t>
      </w:r>
      <w:bookmarkEnd w:id="9"/>
      <w:r w:rsidR="00911C4B">
        <w:fldChar w:fldCharType="end"/>
      </w:r>
      <w:r>
        <w:t>. They all share a common concept that is called RDF</w:t>
      </w:r>
      <w:r w:rsidR="0027159E">
        <w:t xml:space="preserve"> </w:t>
      </w:r>
      <w:r w:rsidR="00911C4B">
        <w:fldChar w:fldCharType="begin"/>
      </w:r>
      <w:r w:rsidR="00911C4B">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911C4B">
        <w:fldChar w:fldCharType="separate"/>
      </w:r>
      <w:bookmarkStart w:id="10" w:name="_CTVP001deec05e7d2a64eedbce33efc28c4fca0"/>
      <w:r w:rsidR="00911C4B">
        <w:t>[8]</w:t>
      </w:r>
      <w:bookmarkEnd w:id="10"/>
      <w:r w:rsidR="00911C4B">
        <w:fldChar w:fldCharType="end"/>
      </w:r>
      <w:r>
        <w:t xml:space="preserve"> The actual data is stored as triples of subject, predicate and object. Every element of the triple is an URL.</w:t>
      </w:r>
    </w:p>
    <w:p w:rsidR="00710BCA" w:rsidRPr="00306330" w:rsidRDefault="00710BCA" w:rsidP="00710BCA">
      <w:pPr>
        <w:pStyle w:val="berschrift2"/>
      </w:pPr>
      <w:r w:rsidRPr="00306330">
        <w:t>Identification through URIs</w:t>
      </w:r>
    </w:p>
    <w:p w:rsidR="008B3577" w:rsidRDefault="0002761B" w:rsidP="00710BCA">
      <w:r>
        <w:t>URI’s are one of the main components of the web. The Semantic Web takes the concept of links a step further: Not just websites have URL’s but also things, like persons</w:t>
      </w:r>
      <w:r w:rsidR="008B3577">
        <w:t xml:space="preserve"> or relationships.</w:t>
      </w:r>
    </w:p>
    <w:p w:rsidR="001368E7" w:rsidRDefault="0002761B" w:rsidP="00710BCA">
      <w:r>
        <w:t xml:space="preserve">If a thing has </w:t>
      </w:r>
      <w:r w:rsidR="008B3577">
        <w:t>a</w:t>
      </w:r>
      <w:r>
        <w:t xml:space="preserve"> unique identifier through an URL</w:t>
      </w:r>
      <w:r w:rsidR="00E32613">
        <w:t>,</w:t>
      </w:r>
      <w:r>
        <w:t xml:space="preserve"> different websites or datasets can talk about the same thing across borders.</w:t>
      </w:r>
      <w:r w:rsidR="00E32613">
        <w:t xml:space="preserve"> </w:t>
      </w:r>
    </w:p>
    <w:p w:rsidR="0064641C" w:rsidRDefault="0064641C" w:rsidP="00710BCA"/>
    <w:p w:rsidR="009F12B3" w:rsidRDefault="009F12B3" w:rsidP="009F12B3">
      <w:pPr>
        <w:pStyle w:val="Listenabsatz"/>
      </w:pPr>
      <w:r>
        <w:t>Links always had this potential</w:t>
      </w:r>
    </w:p>
    <w:p w:rsidR="009F12B3" w:rsidRDefault="009F12B3" w:rsidP="009F12B3">
      <w:pPr>
        <w:pStyle w:val="Listenabsatz"/>
      </w:pPr>
      <w:r>
        <w:t>There is indication that Tim Berners-Lee had envisioned the web that way from start</w:t>
      </w:r>
    </w:p>
    <w:p w:rsidR="009F12B3" w:rsidRDefault="009F12B3" w:rsidP="009F12B3">
      <w:pPr>
        <w:pStyle w:val="Listenabsatz"/>
      </w:pPr>
      <w:r>
        <w:t>Computers can follow the Link and get more information there. This makes the web traversable in a</w:t>
      </w:r>
      <w:r w:rsidR="00E375C7">
        <w:t>n</w:t>
      </w:r>
      <w:r>
        <w:t xml:space="preserve"> information/data oriented way</w:t>
      </w:r>
    </w:p>
    <w:p w:rsidR="001368E7" w:rsidRDefault="0002761B" w:rsidP="001368E7">
      <w:pPr>
        <w:rPr>
          <w:rFonts w:ascii="Roboto" w:hAnsi="Roboto"/>
          <w:b/>
          <w:kern w:val="28"/>
          <w:sz w:val="24"/>
        </w:rPr>
      </w:pPr>
      <w:r>
        <w:t xml:space="preserve">This concept is especially powerful if combined with </w:t>
      </w:r>
      <w:r w:rsidR="00FE47F1">
        <w:t>the concepts of graph</w:t>
      </w:r>
      <w:r w:rsidR="008B3577">
        <w:t xml:space="preserve"> structures.</w:t>
      </w:r>
    </w:p>
    <w:p w:rsidR="00710BCA" w:rsidRPr="00306330" w:rsidRDefault="001368E7" w:rsidP="001368E7">
      <w:pPr>
        <w:pStyle w:val="berschrift2"/>
      </w:pPr>
      <w:r w:rsidRPr="00306330">
        <w:t xml:space="preserve"> </w:t>
      </w:r>
      <w:r w:rsidR="00710BCA" w:rsidRPr="00306330">
        <w:t>Graph and Network Structures</w:t>
      </w:r>
    </w:p>
    <w:p w:rsidR="0064641C" w:rsidRDefault="0064641C" w:rsidP="0064641C"/>
    <w:p w:rsidR="0064641C" w:rsidRDefault="0064641C" w:rsidP="00E32613">
      <w:pPr>
        <w:pStyle w:val="Listenabsatz"/>
      </w:pPr>
    </w:p>
    <w:p w:rsidR="00710BCA" w:rsidRDefault="008B3577" w:rsidP="00E32613">
      <w:pPr>
        <w:pStyle w:val="Listenabsatz"/>
      </w:pPr>
      <w:r>
        <w:t xml:space="preserve">Triple links </w:t>
      </w:r>
      <w:r w:rsidR="001368E7">
        <w:t>result in</w:t>
      </w:r>
      <w:r>
        <w:t xml:space="preserve"> a graph</w:t>
      </w:r>
      <w:r w:rsidR="001368E7">
        <w:t xml:space="preserve"> structure</w:t>
      </w:r>
    </w:p>
    <w:p w:rsidR="008B3577" w:rsidRDefault="00E32613" w:rsidP="00E32613">
      <w:pPr>
        <w:pStyle w:val="Listenabsatz"/>
      </w:pPr>
      <w:r>
        <w:t>Graphs – one structure to rule them all. Merging of Structures</w:t>
      </w:r>
    </w:p>
    <w:p w:rsidR="00E32613" w:rsidRDefault="00E32613" w:rsidP="00E32613">
      <w:pPr>
        <w:pStyle w:val="Listenabsatz"/>
      </w:pPr>
      <w:r>
        <w:t>Can grow dynamically / organically</w:t>
      </w:r>
    </w:p>
    <w:p w:rsidR="00E32613" w:rsidRDefault="00E32613" w:rsidP="00E32613">
      <w:pPr>
        <w:pStyle w:val="Listenabsatz"/>
      </w:pPr>
      <w:r>
        <w:lastRenderedPageBreak/>
        <w:t>The nature of things is often a graph, trees and lists are mostly simplifications / abstractions.</w:t>
      </w:r>
    </w:p>
    <w:p w:rsidR="00547ED0" w:rsidRDefault="00547ED0" w:rsidP="00547ED0">
      <w:pPr>
        <w:pStyle w:val="berschrift3"/>
      </w:pPr>
      <w:r>
        <w:t>Technical Details</w:t>
      </w:r>
    </w:p>
    <w:p w:rsidR="00547ED0" w:rsidRDefault="00547ED0" w:rsidP="00547ED0">
      <w:pPr>
        <w:pStyle w:val="Listenabsatz"/>
      </w:pPr>
      <w:r>
        <w:t>Triplestores, Graph databases</w:t>
      </w:r>
    </w:p>
    <w:p w:rsidR="00547ED0" w:rsidRPr="00547ED0" w:rsidRDefault="00547ED0" w:rsidP="00547ED0">
      <w:pPr>
        <w:pStyle w:val="Listenabsatz"/>
      </w:pPr>
      <w:r>
        <w:t>SPARQL, Gremlin, Cypher</w:t>
      </w:r>
    </w:p>
    <w:p w:rsidR="00710BCA" w:rsidRPr="00306330" w:rsidRDefault="00710BCA" w:rsidP="00710BCA">
      <w:pPr>
        <w:pStyle w:val="berschrift2"/>
      </w:pPr>
      <w:r w:rsidRPr="00306330">
        <w:t>Separation of fact and interpretation</w:t>
      </w:r>
    </w:p>
    <w:p w:rsidR="004166B1" w:rsidRDefault="00547ED0" w:rsidP="00E32613">
      <w:pPr>
        <w:pStyle w:val="Listenabsatz"/>
      </w:pPr>
      <w:r>
        <w:t>A graph can be a collection of facts, there is no explicit need for a schema.</w:t>
      </w:r>
    </w:p>
    <w:p w:rsidR="00547ED0" w:rsidRDefault="00547ED0" w:rsidP="00E32613">
      <w:pPr>
        <w:pStyle w:val="Listenabsatz"/>
      </w:pPr>
      <w:r>
        <w:t>However something like a schema can be put on top. Something even more powerful: An ontology</w:t>
      </w:r>
    </w:p>
    <w:p w:rsidR="00547ED0" w:rsidRDefault="00547ED0" w:rsidP="00E32613">
      <w:pPr>
        <w:pStyle w:val="Listenabsatz"/>
      </w:pPr>
      <w:r>
        <w:t>Background in AI research and mathematical logic</w:t>
      </w:r>
    </w:p>
    <w:p w:rsidR="00547ED0" w:rsidRDefault="00547ED0" w:rsidP="00E32613">
      <w:pPr>
        <w:pStyle w:val="Listenabsatz"/>
      </w:pPr>
      <w:r>
        <w:t>Support for inference and reasoning</w:t>
      </w:r>
    </w:p>
    <w:p w:rsidR="00547ED0" w:rsidRDefault="00547ED0" w:rsidP="00E32613">
      <w:pPr>
        <w:pStyle w:val="Listenabsatz"/>
      </w:pPr>
      <w:r>
        <w:t>Ontology and Facts are strictly separated. It is possible to have one fact dataset and multiple ontologies, with different interpretations.</w:t>
      </w:r>
    </w:p>
    <w:p w:rsidR="00547ED0" w:rsidRDefault="00547ED0" w:rsidP="00E32613">
      <w:pPr>
        <w:pStyle w:val="Listenabsatz"/>
      </w:pPr>
      <w:r>
        <w:t>Ontology / Schema can grow with the data.</w:t>
      </w:r>
    </w:p>
    <w:p w:rsidR="00547ED0" w:rsidRDefault="00547ED0" w:rsidP="00E32613">
      <w:pPr>
        <w:pStyle w:val="Listenabsatz"/>
      </w:pPr>
      <w:r>
        <w:t>Relational: Schema first, without a schema it is not possible to organize/store the data. With graphs this is not mandatory.</w:t>
      </w:r>
    </w:p>
    <w:p w:rsidR="00547ED0" w:rsidRDefault="00547ED0" w:rsidP="00547ED0">
      <w:pPr>
        <w:pStyle w:val="berschrift3"/>
      </w:pPr>
      <w:r>
        <w:t>Technical Details</w:t>
      </w:r>
    </w:p>
    <w:p w:rsidR="00547ED0" w:rsidRPr="00547ED0" w:rsidRDefault="00547ED0" w:rsidP="00547ED0">
      <w:pPr>
        <w:pStyle w:val="Listenabsatz"/>
      </w:pPr>
      <w:r>
        <w:t>RDFS, OWL, (Rules??)</w:t>
      </w:r>
    </w:p>
    <w:p w:rsidR="00710BCA" w:rsidRDefault="00710BCA" w:rsidP="00710BCA">
      <w:pPr>
        <w:pStyle w:val="berschrift2"/>
      </w:pPr>
      <w:r w:rsidRPr="00306330">
        <w:t>The Open World Assumption</w:t>
      </w:r>
    </w:p>
    <w:p w:rsidR="00755264" w:rsidRDefault="00547ED0" w:rsidP="00755264">
      <w:pPr>
        <w:pStyle w:val="Listenabsatz"/>
      </w:pPr>
      <w:r>
        <w:t>Maybe the most complicated concept</w:t>
      </w:r>
    </w:p>
    <w:p w:rsidR="00547ED0" w:rsidRDefault="00547ED0" w:rsidP="00755264">
      <w:pPr>
        <w:pStyle w:val="Listenabsatz"/>
      </w:pPr>
      <w:r>
        <w:t>Deals with incomplete knowledge</w:t>
      </w:r>
    </w:p>
    <w:p w:rsidR="00547ED0" w:rsidRDefault="00547ED0" w:rsidP="00755264">
      <w:pPr>
        <w:pStyle w:val="Listenabsatz"/>
      </w:pPr>
      <w:r>
        <w:t xml:space="preserve">Tries to </w:t>
      </w:r>
      <w:r w:rsidR="003A13C5">
        <w:t>avoid contradictions, infers new knowledge instead</w:t>
      </w:r>
    </w:p>
    <w:p w:rsidR="003A13C5" w:rsidRDefault="003A13C5" w:rsidP="00755264">
      <w:pPr>
        <w:pStyle w:val="Listenabsatz"/>
      </w:pPr>
      <w:r>
        <w:t>Interesting concept for aggregated knowledge bases with data from various sources</w:t>
      </w:r>
    </w:p>
    <w:p w:rsidR="003A13C5" w:rsidRPr="00755264" w:rsidRDefault="003A13C5" w:rsidP="00755264">
      <w:pPr>
        <w:pStyle w:val="Listenabsatz"/>
      </w:pPr>
      <w:r>
        <w:t>(</w:t>
      </w:r>
      <w:r w:rsidR="00B7628A">
        <w:t>Fuzziness</w:t>
      </w:r>
      <w:r>
        <w:t>,</w:t>
      </w:r>
      <w:r w:rsidR="00F05312">
        <w:t xml:space="preserve"> Trust,</w:t>
      </w:r>
      <w:r>
        <w:t xml:space="preserve"> Provenance)</w:t>
      </w:r>
    </w:p>
    <w:p w:rsidR="00710BCA" w:rsidRPr="00306330" w:rsidRDefault="00710BCA" w:rsidP="00710BCA">
      <w:pPr>
        <w:pStyle w:val="berschrift1"/>
      </w:pPr>
      <w:r w:rsidRPr="00306330">
        <w:t>Conclusion</w:t>
      </w:r>
    </w:p>
    <w:bookmarkEnd w:id="2"/>
    <w:p w:rsidR="005A3236" w:rsidRDefault="001368E7" w:rsidP="00755264">
      <w:pPr>
        <w:pStyle w:val="Listenabsatz"/>
      </w:pPr>
      <w:r>
        <w:t>Semantic Web Technologies have interesting solutions for current problems which are mostly unsolved.</w:t>
      </w:r>
    </w:p>
    <w:p w:rsidR="001368E7" w:rsidRDefault="001368E7" w:rsidP="00755264">
      <w:pPr>
        <w:pStyle w:val="Listenabsatz"/>
      </w:pPr>
      <w:r>
        <w:t xml:space="preserve">Standards and Implementations will change but the problems behind not. </w:t>
      </w:r>
    </w:p>
    <w:p w:rsidR="001368E7" w:rsidRDefault="001368E7" w:rsidP="00755264">
      <w:pPr>
        <w:pStyle w:val="Listenabsatz"/>
      </w:pPr>
      <w:r>
        <w:t>Understanding the concepts behind may prove to be useful, no matter if the Semantic Web Vision gets the adoption it needs.</w:t>
      </w:r>
    </w:p>
    <w:p w:rsidR="00911C4B" w:rsidRDefault="005A3236" w:rsidP="00911C4B">
      <w:pPr>
        <w:pStyle w:val="CitaviBibliographyHeading"/>
      </w:pPr>
      <w:r>
        <w:lastRenderedPageBreak/>
        <w:fldChar w:fldCharType="begin"/>
      </w:r>
      <w:r w:rsidR="00911C4B">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NlbWFudGljIFdlYiwgYW5kIE90aGVyIFRlY2hub2xvZ2llcyB0byBXYXRjaC4gPC9UZXh0PjwvVGV4dFVuaXQ+PFRleHRVbml0PjxJbnNlcnRQYXJhZ3JhcGhBZnRlcj50cnVlPC9JbnNlcnRQYXJhZ3JhcGhBZnRlcj48Rm9udE5hbWUgLz48Rm9udFN0eWxlPjxOZXV0cmFsPnRydWU8L05ldXRyYWw+PE5hbWUgLz48L0ZvbnRTdHlsZT48Rm9udFNpemU+MDwvRm9udFNpemU+PFRleHQ+QXZhaWxhYmxlOiBodHRwOi8vd3d3LnczLm9yZy8yMDA3L1RhbGtzLzAxMzAtc2ItVzNDVGVjaFNlbVdlYi8jKDI0KS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1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3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mZhbHNlPC9JbnNlcnRQYXJhZ3JhcGhBZnRlcj48Rm9udE5hbWUgLz48Rm9udFN0eWxlPjxOZXV0cmFsPnRydWU8L05ldXRyYWw+PE5hbWUgLz48L0ZvbnRTdHlsZT48Rm9udFNpemU+MDwvRm9udFNpemU+PFRleHQ+QXZhaWxhYmxlOiBodHRwOi8vd3d3LnczLm9yZy9UUi8yMDA0L1JFQy1yZGYtcHJpbWVyLTIwMDQwMjEwLyAoMjAxMywgT2N0LiAxNCkuPC9UZXh0PjwvVGV4dFVuaXQ+PC9UZXh0VW5pdHM+PC9DaXRhdGlvbj48L0NpdGF0aW9ucz48L0JpYmxpb2dyYXBoeUNpdGF0aW9uPjwvQmlibGlvZ3JhcGh5Pg==</w:instrText>
      </w:r>
      <w:r>
        <w:fldChar w:fldCharType="separate"/>
      </w:r>
      <w:bookmarkStart w:id="11" w:name="_CTVBIBLIOGRAPHY1"/>
      <w:bookmarkEnd w:id="11"/>
      <w:r w:rsidR="00911C4B">
        <w:t>References</w:t>
      </w:r>
    </w:p>
    <w:p w:rsidR="00911C4B" w:rsidRDefault="00911C4B" w:rsidP="00911C4B">
      <w:pPr>
        <w:pStyle w:val="CitaviBibliographyEntry"/>
      </w:pPr>
      <w:r>
        <w:t>[1]</w:t>
      </w:r>
      <w:r>
        <w:tab/>
        <w:t xml:space="preserve">Tim Berners-Lee, </w:t>
      </w:r>
      <w:r w:rsidRPr="00911C4B">
        <w:rPr>
          <w:i/>
        </w:rPr>
        <w:t xml:space="preserve">Semantic Web, and Other Technologies to Watch. </w:t>
      </w:r>
      <w:r w:rsidRPr="00911C4B">
        <w:t>Available: http://www.w3.org/2007/Talks/0130-sb-W3CTechSemWeb/#(24) (2014, Oct. 24).</w:t>
      </w:r>
    </w:p>
    <w:p w:rsidR="00911C4B" w:rsidRDefault="00911C4B" w:rsidP="00911C4B">
      <w:pPr>
        <w:pStyle w:val="CitaviBibliographyEntry"/>
      </w:pPr>
      <w:r>
        <w:t>[2]</w:t>
      </w:r>
      <w:r>
        <w:tab/>
        <w:t xml:space="preserve">Google Inc, Yahoo Inc, Microsoft Corporation and Yandex, </w:t>
      </w:r>
      <w:r w:rsidRPr="00911C4B">
        <w:rPr>
          <w:i/>
        </w:rPr>
        <w:t xml:space="preserve">schema.org. </w:t>
      </w:r>
      <w:r w:rsidRPr="00911C4B">
        <w:t>Available: http://schema.org/ (2014, Oct. 24).</w:t>
      </w:r>
    </w:p>
    <w:p w:rsidR="00911C4B" w:rsidRDefault="00911C4B" w:rsidP="00911C4B">
      <w:pPr>
        <w:pStyle w:val="CitaviBibliographyEntry"/>
      </w:pPr>
      <w:r>
        <w:t>[3]</w:t>
      </w:r>
      <w:r>
        <w:tab/>
        <w:t xml:space="preserve">Facebook, </w:t>
      </w:r>
      <w:r w:rsidRPr="00911C4B">
        <w:rPr>
          <w:i/>
        </w:rPr>
        <w:t xml:space="preserve">Open Graph protocol. </w:t>
      </w:r>
      <w:r w:rsidRPr="00911C4B">
        <w:t>Available: http://ogp.me/ (2014, Oct. 25).</w:t>
      </w:r>
    </w:p>
    <w:p w:rsidR="00911C4B" w:rsidRDefault="00911C4B" w:rsidP="00911C4B">
      <w:pPr>
        <w:pStyle w:val="CitaviBibliographyEntry"/>
      </w:pPr>
      <w:r>
        <w:t>[4]</w:t>
      </w:r>
      <w:r>
        <w:tab/>
        <w:t xml:space="preserve">Manu Sporny, </w:t>
      </w:r>
      <w:r w:rsidRPr="00911C4B">
        <w:rPr>
          <w:i/>
        </w:rPr>
        <w:t xml:space="preserve">HTML+RDFa 1.1. </w:t>
      </w:r>
      <w:r w:rsidRPr="00911C4B">
        <w:t>Available: http://www.w3.org/TR/2013/REC-html-rdfa-20130822/ (2013, Oct. 14).</w:t>
      </w:r>
    </w:p>
    <w:p w:rsidR="00911C4B" w:rsidRDefault="00911C4B" w:rsidP="00911C4B">
      <w:pPr>
        <w:pStyle w:val="CitaviBibliographyEntry"/>
      </w:pPr>
      <w:r>
        <w:t>[5]</w:t>
      </w:r>
      <w:r>
        <w:tab/>
        <w:t xml:space="preserve">Ian Hickson, </w:t>
      </w:r>
      <w:r w:rsidRPr="00911C4B">
        <w:rPr>
          <w:i/>
        </w:rPr>
        <w:t xml:space="preserve">HTML Microdata. </w:t>
      </w:r>
      <w:r w:rsidRPr="00911C4B">
        <w:t>Available: http://www.w3.org/TR/microdata/ (2014, Oct. 24).</w:t>
      </w:r>
    </w:p>
    <w:p w:rsidR="00911C4B" w:rsidRDefault="00911C4B" w:rsidP="00911C4B">
      <w:pPr>
        <w:pStyle w:val="CitaviBibliographyEntry"/>
      </w:pPr>
      <w:r>
        <w:t>[6]</w:t>
      </w:r>
      <w:r>
        <w:tab/>
        <w:t xml:space="preserve">Manu Sporny et al, </w:t>
      </w:r>
      <w:r w:rsidRPr="00911C4B">
        <w:rPr>
          <w:i/>
        </w:rPr>
        <w:t xml:space="preserve">JSON-LD 1.0. </w:t>
      </w:r>
      <w:r w:rsidRPr="00911C4B">
        <w:t>Available: http://www.w3.org/TR/json-ld/ (2014, Oct. 24).</w:t>
      </w:r>
    </w:p>
    <w:p w:rsidR="00911C4B" w:rsidRDefault="00911C4B" w:rsidP="00911C4B">
      <w:pPr>
        <w:pStyle w:val="CitaviBibliographyEntry"/>
      </w:pPr>
      <w:r>
        <w:t>[7]</w:t>
      </w:r>
      <w:r>
        <w:tab/>
        <w:t xml:space="preserve">Gavin Carothers and Eric Prud’hommeaux, </w:t>
      </w:r>
      <w:r w:rsidRPr="00911C4B">
        <w:rPr>
          <w:i/>
        </w:rPr>
        <w:t xml:space="preserve">Turtle. </w:t>
      </w:r>
      <w:r w:rsidRPr="00911C4B">
        <w:t>Available: http://www.w3.org/TR/2013/CR-turtle-20130219/ (2013, Oct. 18).</w:t>
      </w:r>
    </w:p>
    <w:p w:rsidR="005A3236" w:rsidRPr="00306330" w:rsidRDefault="00911C4B" w:rsidP="00911C4B">
      <w:pPr>
        <w:pStyle w:val="CitaviBibliographyEntry"/>
      </w:pPr>
      <w:r>
        <w:t>[8]</w:t>
      </w:r>
      <w:r>
        <w:tab/>
        <w:t xml:space="preserve">Eric Miller and Frank Manola, </w:t>
      </w:r>
      <w:r w:rsidRPr="00911C4B">
        <w:rPr>
          <w:i/>
        </w:rPr>
        <w:t xml:space="preserve">RDF Primer. </w:t>
      </w:r>
      <w:r w:rsidRPr="00911C4B">
        <w:t>Available: http://www.w3.org/TR/2004/REC-rdf-primer-20040210/ (2013, Oct. 14).</w:t>
      </w:r>
      <w:r w:rsidR="005A3236">
        <w:fldChar w:fldCharType="end"/>
      </w:r>
    </w:p>
    <w:sectPr w:rsidR="005A3236" w:rsidRPr="00306330"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0860" w:rsidRDefault="00CE0860">
      <w:pPr>
        <w:spacing w:line="240" w:lineRule="auto"/>
      </w:pPr>
      <w:r>
        <w:separator/>
      </w:r>
    </w:p>
  </w:endnote>
  <w:endnote w:type="continuationSeparator" w:id="0">
    <w:p w:rsidR="00CE0860" w:rsidRDefault="00CE08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0860" w:rsidRDefault="00CE0860">
      <w:pPr>
        <w:spacing w:line="240" w:lineRule="auto"/>
      </w:pPr>
      <w:r>
        <w:separator/>
      </w:r>
    </w:p>
  </w:footnote>
  <w:footnote w:type="continuationSeparator" w:id="0">
    <w:p w:rsidR="00CE0860" w:rsidRDefault="00CE086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274C32" w:rsidTr="00032299">
      <w:tc>
        <w:tcPr>
          <w:tcW w:w="5103" w:type="dxa"/>
          <w:tcBorders>
            <w:bottom w:val="single" w:sz="4" w:space="0" w:color="D9D9D9" w:themeColor="background1" w:themeShade="D9"/>
          </w:tcBorders>
        </w:tcPr>
        <w:p w:rsidR="00274C32" w:rsidRDefault="00CE0860" w:rsidP="00274C32">
          <w:pPr>
            <w:pStyle w:val="KeinLeerraum"/>
          </w:pPr>
          <w:r>
            <w:fldChar w:fldCharType="begin"/>
          </w:r>
          <w:r>
            <w:instrText xml:space="preserve"> STYLEREF "Über</w:instrText>
          </w:r>
          <w:r>
            <w:instrText xml:space="preserve">schrift 1" \* MERGEFORMAT </w:instrText>
          </w:r>
          <w:r>
            <w:fldChar w:fldCharType="separate"/>
          </w:r>
          <w:r w:rsidR="00C910CB" w:rsidRPr="00C910CB">
            <w:rPr>
              <w:rStyle w:val="KeinLeerraumZchn"/>
              <w:caps/>
              <w:noProof/>
            </w:rPr>
            <w:t>Conclusion</w:t>
          </w:r>
          <w:r>
            <w:rPr>
              <w:rStyle w:val="KeinLeerraumZchn"/>
              <w:caps/>
              <w:noProof/>
            </w:rPr>
            <w:fldChar w:fldCharType="end"/>
          </w:r>
        </w:p>
      </w:tc>
      <w:tc>
        <w:tcPr>
          <w:tcW w:w="1123" w:type="dxa"/>
          <w:tcBorders>
            <w:bottom w:val="single" w:sz="4" w:space="0" w:color="D9D9D9" w:themeColor="background1" w:themeShade="D9"/>
          </w:tcBorders>
        </w:tcPr>
        <w:p w:rsidR="00274C32" w:rsidRDefault="00274C32" w:rsidP="00274C32">
          <w:pPr>
            <w:pStyle w:val="KeinLeerraum"/>
            <w:jc w:val="right"/>
          </w:pPr>
          <w:r w:rsidRPr="00274C32">
            <w:fldChar w:fldCharType="begin"/>
          </w:r>
          <w:r w:rsidRPr="00274C32">
            <w:instrText xml:space="preserve"> PAGE  \* MERGEFORMAT </w:instrText>
          </w:r>
          <w:r w:rsidRPr="00274C32">
            <w:fldChar w:fldCharType="separate"/>
          </w:r>
          <w:r w:rsidR="00C910CB">
            <w:rPr>
              <w:noProof/>
            </w:rPr>
            <w:t>6</w:t>
          </w:r>
          <w:r w:rsidRPr="00274C32">
            <w:fldChar w:fldCharType="end"/>
          </w:r>
          <w:r w:rsidR="00653981">
            <w:t xml:space="preserve"> / </w:t>
          </w:r>
          <w:r w:rsidR="00653981">
            <w:fldChar w:fldCharType="begin"/>
          </w:r>
          <w:r w:rsidR="00653981">
            <w:instrText xml:space="preserve"> NUMPAGES  \# "0"  \* MERGEFORMAT </w:instrText>
          </w:r>
          <w:r w:rsidR="00653981">
            <w:fldChar w:fldCharType="separate"/>
          </w:r>
          <w:r w:rsidR="00C910CB">
            <w:rPr>
              <w:noProof/>
            </w:rPr>
            <w:t>6</w:t>
          </w:r>
          <w:r w:rsidR="00653981">
            <w:fldChar w:fldCharType="end"/>
          </w:r>
          <w:r>
            <w:t xml:space="preserve"> </w:t>
          </w:r>
        </w:p>
      </w:tc>
    </w:tr>
  </w:tbl>
  <w:p w:rsidR="00304C96" w:rsidRPr="00274C32" w:rsidRDefault="00304C96"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Pr="00752153" w:rsidRDefault="00304C96"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nsid w:val="16295D59"/>
    <w:multiLevelType w:val="singleLevel"/>
    <w:tmpl w:val="0407000F"/>
    <w:lvl w:ilvl="0">
      <w:start w:val="1"/>
      <w:numFmt w:val="decimal"/>
      <w:lvlText w:val="%1."/>
      <w:lvlJc w:val="left"/>
      <w:pPr>
        <w:tabs>
          <w:tab w:val="num" w:pos="360"/>
        </w:tabs>
        <w:ind w:left="360" w:hanging="360"/>
      </w:pPr>
    </w:lvl>
  </w:abstractNum>
  <w:abstractNum w:abstractNumId="14">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F0F3868"/>
    <w:multiLevelType w:val="singleLevel"/>
    <w:tmpl w:val="0407000F"/>
    <w:lvl w:ilvl="0">
      <w:start w:val="1"/>
      <w:numFmt w:val="decimal"/>
      <w:lvlText w:val="%1."/>
      <w:lvlJc w:val="left"/>
      <w:pPr>
        <w:tabs>
          <w:tab w:val="num" w:pos="360"/>
        </w:tabs>
        <w:ind w:left="360" w:hanging="360"/>
      </w:pPr>
    </w:lvl>
  </w:abstractNum>
  <w:abstractNum w:abstractNumId="16">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449A1693"/>
    <w:multiLevelType w:val="singleLevel"/>
    <w:tmpl w:val="0407000F"/>
    <w:lvl w:ilvl="0">
      <w:start w:val="1"/>
      <w:numFmt w:val="decimal"/>
      <w:lvlText w:val="%1."/>
      <w:lvlJc w:val="left"/>
      <w:pPr>
        <w:tabs>
          <w:tab w:val="num" w:pos="360"/>
        </w:tabs>
        <w:ind w:left="360" w:hanging="360"/>
      </w:pPr>
    </w:lvl>
  </w:abstractNum>
  <w:abstractNum w:abstractNumId="21">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nsid w:val="59945146"/>
    <w:multiLevelType w:val="singleLevel"/>
    <w:tmpl w:val="0407000F"/>
    <w:lvl w:ilvl="0">
      <w:start w:val="1"/>
      <w:numFmt w:val="decimal"/>
      <w:lvlText w:val="%1."/>
      <w:lvlJc w:val="left"/>
      <w:pPr>
        <w:tabs>
          <w:tab w:val="num" w:pos="360"/>
        </w:tabs>
        <w:ind w:left="360" w:hanging="360"/>
      </w:pPr>
    </w:lvl>
  </w:abstractNum>
  <w:abstractNum w:abstractNumId="25">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nsid w:val="6C362613"/>
    <w:multiLevelType w:val="singleLevel"/>
    <w:tmpl w:val="0407000F"/>
    <w:lvl w:ilvl="0">
      <w:start w:val="1"/>
      <w:numFmt w:val="decimal"/>
      <w:lvlText w:val="%1."/>
      <w:lvlJc w:val="left"/>
      <w:pPr>
        <w:tabs>
          <w:tab w:val="num" w:pos="360"/>
        </w:tabs>
        <w:ind w:left="360" w:hanging="360"/>
      </w:pPr>
    </w:lvl>
  </w:abstractNum>
  <w:abstractNum w:abstractNumId="29">
    <w:nsid w:val="70DF772D"/>
    <w:multiLevelType w:val="singleLevel"/>
    <w:tmpl w:val="0407000F"/>
    <w:lvl w:ilvl="0">
      <w:start w:val="1"/>
      <w:numFmt w:val="decimal"/>
      <w:lvlText w:val="%1."/>
      <w:lvlJc w:val="left"/>
      <w:pPr>
        <w:tabs>
          <w:tab w:val="num" w:pos="360"/>
        </w:tabs>
        <w:ind w:left="360" w:hanging="360"/>
      </w:pPr>
    </w:lvl>
  </w:abstractNum>
  <w:abstractNum w:abstractNumId="3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1"/>
  </w:num>
  <w:num w:numId="15">
    <w:abstractNumId w:val="15"/>
  </w:num>
  <w:num w:numId="16">
    <w:abstractNumId w:val="17"/>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8"/>
  </w:num>
  <w:num w:numId="26">
    <w:abstractNumId w:val="20"/>
  </w:num>
  <w:num w:numId="27">
    <w:abstractNumId w:val="10"/>
  </w:num>
  <w:num w:numId="28">
    <w:abstractNumId w:val="19"/>
  </w:num>
  <w:num w:numId="29">
    <w:abstractNumId w:val="25"/>
  </w:num>
  <w:num w:numId="30">
    <w:abstractNumId w:val="23"/>
  </w:num>
  <w:num w:numId="31">
    <w:abstractNumId w:val="22"/>
  </w:num>
  <w:num w:numId="32">
    <w:abstractNumId w:val="16"/>
  </w:num>
  <w:num w:numId="33">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2761B"/>
    <w:rsid w:val="00032299"/>
    <w:rsid w:val="0003242D"/>
    <w:rsid w:val="00080B9A"/>
    <w:rsid w:val="00082A3C"/>
    <w:rsid w:val="00091301"/>
    <w:rsid w:val="00091659"/>
    <w:rsid w:val="00097B2B"/>
    <w:rsid w:val="000A7C43"/>
    <w:rsid w:val="000C31AB"/>
    <w:rsid w:val="000D637D"/>
    <w:rsid w:val="000F17BC"/>
    <w:rsid w:val="00102094"/>
    <w:rsid w:val="00111AC6"/>
    <w:rsid w:val="00121393"/>
    <w:rsid w:val="00127D3D"/>
    <w:rsid w:val="001368E7"/>
    <w:rsid w:val="001466F6"/>
    <w:rsid w:val="001748AE"/>
    <w:rsid w:val="00176261"/>
    <w:rsid w:val="0017657D"/>
    <w:rsid w:val="00182780"/>
    <w:rsid w:val="00192E3A"/>
    <w:rsid w:val="0019585B"/>
    <w:rsid w:val="00210325"/>
    <w:rsid w:val="002538D8"/>
    <w:rsid w:val="0025491C"/>
    <w:rsid w:val="00270CE4"/>
    <w:rsid w:val="0027159E"/>
    <w:rsid w:val="00274C32"/>
    <w:rsid w:val="00284FA6"/>
    <w:rsid w:val="002855B9"/>
    <w:rsid w:val="00292C9B"/>
    <w:rsid w:val="0029592F"/>
    <w:rsid w:val="002B4BDA"/>
    <w:rsid w:val="002D78E2"/>
    <w:rsid w:val="00304C96"/>
    <w:rsid w:val="00306330"/>
    <w:rsid w:val="003066A9"/>
    <w:rsid w:val="00340216"/>
    <w:rsid w:val="00353EB5"/>
    <w:rsid w:val="00354D50"/>
    <w:rsid w:val="00376DCD"/>
    <w:rsid w:val="003A13C5"/>
    <w:rsid w:val="003A6946"/>
    <w:rsid w:val="003D053D"/>
    <w:rsid w:val="003E1768"/>
    <w:rsid w:val="004166B1"/>
    <w:rsid w:val="00440D21"/>
    <w:rsid w:val="00480DD1"/>
    <w:rsid w:val="00482B8D"/>
    <w:rsid w:val="004830EB"/>
    <w:rsid w:val="004B4095"/>
    <w:rsid w:val="004D60AA"/>
    <w:rsid w:val="004F3F6C"/>
    <w:rsid w:val="00511A4A"/>
    <w:rsid w:val="005214AF"/>
    <w:rsid w:val="00544079"/>
    <w:rsid w:val="00547ED0"/>
    <w:rsid w:val="00557911"/>
    <w:rsid w:val="00571C95"/>
    <w:rsid w:val="00583AA1"/>
    <w:rsid w:val="005921A2"/>
    <w:rsid w:val="00593C83"/>
    <w:rsid w:val="005971D8"/>
    <w:rsid w:val="005A3236"/>
    <w:rsid w:val="005C11E7"/>
    <w:rsid w:val="005D26BD"/>
    <w:rsid w:val="0060289C"/>
    <w:rsid w:val="00617D1C"/>
    <w:rsid w:val="0064641C"/>
    <w:rsid w:val="00653981"/>
    <w:rsid w:val="0066720C"/>
    <w:rsid w:val="0066763B"/>
    <w:rsid w:val="00673028"/>
    <w:rsid w:val="00677A57"/>
    <w:rsid w:val="00692FB1"/>
    <w:rsid w:val="006D45A1"/>
    <w:rsid w:val="006E7126"/>
    <w:rsid w:val="00707D67"/>
    <w:rsid w:val="00710BCA"/>
    <w:rsid w:val="00752153"/>
    <w:rsid w:val="00755264"/>
    <w:rsid w:val="007648E0"/>
    <w:rsid w:val="007A060E"/>
    <w:rsid w:val="007A7262"/>
    <w:rsid w:val="007C4BC9"/>
    <w:rsid w:val="007D3976"/>
    <w:rsid w:val="007F0054"/>
    <w:rsid w:val="007F5248"/>
    <w:rsid w:val="00805892"/>
    <w:rsid w:val="00862DDF"/>
    <w:rsid w:val="00864B67"/>
    <w:rsid w:val="008B100A"/>
    <w:rsid w:val="008B3577"/>
    <w:rsid w:val="008C44B0"/>
    <w:rsid w:val="008D5326"/>
    <w:rsid w:val="008E6807"/>
    <w:rsid w:val="008F0887"/>
    <w:rsid w:val="009056D6"/>
    <w:rsid w:val="00911C4B"/>
    <w:rsid w:val="00954859"/>
    <w:rsid w:val="00962296"/>
    <w:rsid w:val="00967F65"/>
    <w:rsid w:val="00974A6D"/>
    <w:rsid w:val="009B3853"/>
    <w:rsid w:val="009C75A9"/>
    <w:rsid w:val="009F12B3"/>
    <w:rsid w:val="00A200D3"/>
    <w:rsid w:val="00A21C25"/>
    <w:rsid w:val="00A5114A"/>
    <w:rsid w:val="00A524E4"/>
    <w:rsid w:val="00A57043"/>
    <w:rsid w:val="00A8545E"/>
    <w:rsid w:val="00AC09CB"/>
    <w:rsid w:val="00AC40D9"/>
    <w:rsid w:val="00AD08FD"/>
    <w:rsid w:val="00AF309C"/>
    <w:rsid w:val="00AF6802"/>
    <w:rsid w:val="00B04DD5"/>
    <w:rsid w:val="00B60844"/>
    <w:rsid w:val="00B643FD"/>
    <w:rsid w:val="00B7628A"/>
    <w:rsid w:val="00BA1564"/>
    <w:rsid w:val="00BA60F5"/>
    <w:rsid w:val="00BA7590"/>
    <w:rsid w:val="00BB7E39"/>
    <w:rsid w:val="00BD30DF"/>
    <w:rsid w:val="00BE02DE"/>
    <w:rsid w:val="00BF0354"/>
    <w:rsid w:val="00BF7EB9"/>
    <w:rsid w:val="00C105B0"/>
    <w:rsid w:val="00C24E59"/>
    <w:rsid w:val="00C46F55"/>
    <w:rsid w:val="00C73837"/>
    <w:rsid w:val="00C910CB"/>
    <w:rsid w:val="00CA59D8"/>
    <w:rsid w:val="00CE0860"/>
    <w:rsid w:val="00CE3FAE"/>
    <w:rsid w:val="00CE73C2"/>
    <w:rsid w:val="00E016C0"/>
    <w:rsid w:val="00E038FA"/>
    <w:rsid w:val="00E32613"/>
    <w:rsid w:val="00E35DA7"/>
    <w:rsid w:val="00E375C7"/>
    <w:rsid w:val="00E64F62"/>
    <w:rsid w:val="00E65758"/>
    <w:rsid w:val="00E86561"/>
    <w:rsid w:val="00E86623"/>
    <w:rsid w:val="00E87875"/>
    <w:rsid w:val="00E962F5"/>
    <w:rsid w:val="00F014B3"/>
    <w:rsid w:val="00F05312"/>
    <w:rsid w:val="00F06D77"/>
    <w:rsid w:val="00F16591"/>
    <w:rsid w:val="00F5113D"/>
    <w:rsid w:val="00F65FC6"/>
    <w:rsid w:val="00F82D97"/>
    <w:rsid w:val="00F847A4"/>
    <w:rsid w:val="00FE47F1"/>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9A0DE9-340A-4AF7-ADFD-4F91A82C0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291</Words>
  <Characters>35860</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2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02</cp:revision>
  <cp:lastPrinted>2014-10-30T12:16:00Z</cp:lastPrinted>
  <dcterms:created xsi:type="dcterms:W3CDTF">2014-10-24T08:21:00Z</dcterms:created>
  <dcterms:modified xsi:type="dcterms:W3CDTF">2014-10-3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1">
    <vt:lpwstr>4.4.0.28</vt:lpwstr>
  </property>
  <property fmtid="{D5CDD505-2E9C-101B-9397-08002B2CF9AE}" pid="6" name="CitaviDocumentProperty_6">
    <vt:lpwstr>True</vt:lpwstr>
  </property>
</Properties>
</file>